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Default="00277EE1" w:rsidP="004D4F8F">
      <w:pPr>
        <w:rPr>
          <w:sz w:val="20"/>
          <w:szCs w:val="20"/>
        </w:rPr>
      </w:pPr>
      <w:r w:rsidRPr="009E2F32">
        <w:rPr>
          <w:sz w:val="20"/>
          <w:szCs w:val="20"/>
        </w:rPr>
        <w:t xml:space="preserve">P3 </w:t>
      </w:r>
      <w:r w:rsidR="0074751D" w:rsidRPr="009E2F32">
        <w:rPr>
          <w:sz w:val="20"/>
          <w:szCs w:val="20"/>
        </w:rPr>
        <w:t>S</w:t>
      </w:r>
      <w:r w:rsidRPr="009E2F32">
        <w:rPr>
          <w:sz w:val="20"/>
          <w:szCs w:val="20"/>
        </w:rPr>
        <w:t xml:space="preserve">ample </w:t>
      </w:r>
      <w:r w:rsidR="0074751D" w:rsidRPr="009E2F32">
        <w:rPr>
          <w:sz w:val="20"/>
          <w:szCs w:val="20"/>
        </w:rPr>
        <w:t>C</w:t>
      </w:r>
      <w:r w:rsidRPr="009E2F32">
        <w:rPr>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24E1C15A"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Pr="00957A83">
        <w:rPr>
          <w:sz w:val="20"/>
          <w:szCs w:val="20"/>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Pr="00957A83">
        <w:rPr>
          <w:sz w:val="20"/>
          <w:szCs w:val="20"/>
          <w:vertAlign w:val="superscript"/>
        </w:rPr>
        <w:t>2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089819C0"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dication-Must investigate treatment for the below conditions </w:t>
      </w:r>
      <w:commentRangeStart w:id="0"/>
      <w:r w:rsidRPr="00D57EF8">
        <w:rPr>
          <w:rFonts w:ascii="Times New Roman" w:hAnsi="Times New Roman" w:cs="Times New Roman"/>
          <w:sz w:val="20"/>
          <w:szCs w:val="20"/>
        </w:rPr>
        <w:t>exclusively:</w:t>
      </w:r>
      <w:commentRangeEnd w:id="0"/>
      <w:r w:rsidR="00DD001C" w:rsidRPr="00D57EF8">
        <w:rPr>
          <w:rStyle w:val="CommentReference"/>
          <w:rFonts w:ascii="Times New Roman" w:hAnsi="Times New Roman" w:cs="Times New Roman"/>
          <w:sz w:val="20"/>
          <w:szCs w:val="20"/>
        </w:rPr>
        <w:commentReference w:id="0"/>
      </w:r>
    </w:p>
    <w:p w14:paraId="279618FC" w14:textId="67665AC6" w:rsidR="003C77FD" w:rsidRPr="00D57EF8"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 Parkinson disease, Amyotrophic lateral sclerosis, Huntington's disease, Multiple sclerosis (RRMS</w:t>
      </w:r>
      <w:r w:rsidR="00793AF8">
        <w:rPr>
          <w:rFonts w:ascii="Times New Roman" w:hAnsi="Times New Roman" w:cs="Times New Roman"/>
          <w:color w:val="000000"/>
          <w:sz w:val="20"/>
          <w:szCs w:val="20"/>
        </w:rPr>
        <w:t xml:space="preserve">, </w:t>
      </w:r>
      <w:r w:rsidR="000F4BDB">
        <w:rPr>
          <w:rFonts w:ascii="Times New Roman" w:hAnsi="Times New Roman" w:cs="Times New Roman"/>
          <w:color w:val="000000"/>
          <w:sz w:val="20"/>
          <w:szCs w:val="20"/>
        </w:rPr>
        <w:t>P</w:t>
      </w:r>
      <w:r w:rsidRPr="00D57EF8">
        <w:rPr>
          <w:rFonts w:ascii="Times New Roman" w:hAnsi="Times New Roman" w:cs="Times New Roman"/>
          <w:color w:val="000000"/>
          <w:sz w:val="20"/>
          <w:szCs w:val="20"/>
        </w:rPr>
        <w:t>PMS</w:t>
      </w:r>
      <w:r w:rsidR="00793AF8">
        <w:rPr>
          <w:rFonts w:ascii="Times New Roman" w:hAnsi="Times New Roman" w:cs="Times New Roman"/>
          <w:color w:val="000000"/>
          <w:sz w:val="20"/>
          <w:szCs w:val="20"/>
        </w:rPr>
        <w:t>, SPMS</w:t>
      </w:r>
      <w:r w:rsidRPr="00D57EF8">
        <w:rPr>
          <w:rFonts w:ascii="Times New Roman" w:hAnsi="Times New Roman" w:cs="Times New Roman"/>
          <w:color w:val="000000"/>
          <w:sz w:val="20"/>
          <w:szCs w:val="20"/>
        </w:rPr>
        <w:t>), 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Epilepsy, TBI and Stroke recurrence</w:t>
      </w:r>
      <w:r w:rsidR="003E6FFF">
        <w:rPr>
          <w:rFonts w:ascii="Times New Roman" w:hAnsi="Times New Roman" w:cs="Times New Roman"/>
          <w:color w:val="000000"/>
          <w:sz w:val="20"/>
          <w:szCs w:val="20"/>
        </w:rPr>
        <w:t>.</w:t>
      </w:r>
    </w:p>
    <w:p w14:paraId="02FA3AD9" w14:textId="3D80CC60" w:rsidR="00277EE1" w:rsidRDefault="00277EE1">
      <w:pPr>
        <w:pStyle w:val="ListParagraph"/>
        <w:numPr>
          <w:ilvl w:val="0"/>
          <w:numId w:val="2"/>
        </w:numPr>
        <w:ind w:left="108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First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a change in the administration of a different drug, P3 trials investigating the other drug are not counted as prior evidence</w:t>
      </w:r>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Prior trials that investigate treatments in preclinical populations are not used as prior evidence</w:t>
      </w:r>
    </w:p>
    <w:p w14:paraId="5DC3AA23" w14:textId="3FBE2813"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 xml:space="preserve">CIS or people with AD mutation </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indication</w:t>
      </w:r>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and other way around</w:t>
      </w:r>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Same Day year before is earlier evidence</w:t>
      </w:r>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only trials labeled adjunctive or in combination with the same drugs will be counted as prior evidence</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CA7330">
        <w:rPr>
          <w:color w:val="000000"/>
          <w:sz w:val="20"/>
          <w:szCs w:val="20"/>
        </w:rPr>
        <w:t xml:space="preserve">If the trial was only SPMS, it could cite either RRMS </w:t>
      </w:r>
      <w:r w:rsidR="00CA7330">
        <w:rPr>
          <w:color w:val="000000"/>
          <w:sz w:val="20"/>
          <w:szCs w:val="20"/>
        </w:rPr>
        <w:t>or PMS.</w:t>
      </w:r>
    </w:p>
    <w:p w14:paraId="32652CFE" w14:textId="1A63D1F0" w:rsidR="008F1730" w:rsidRPr="00CA7330" w:rsidRDefault="008F1730" w:rsidP="00CA7330">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Headaches are broken into types (Migraines and other headache types could not be used as prior evidence for the other.</w:t>
      </w:r>
    </w:p>
    <w:p w14:paraId="737DB097" w14:textId="062AAFA1" w:rsidR="0016339D" w:rsidRPr="009D7DDC" w:rsidRDefault="0016339D" w:rsidP="009D7DDC">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we did not check for the status of the previous trial. In one case, a phase 2/3 trial in our sample noted that it did not progress to a phase 3 and instead moved to a</w:t>
      </w:r>
      <w:r w:rsidR="00A10C46">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 </w:t>
      </w:r>
    </w:p>
    <w:p w14:paraId="3800BE08" w14:textId="32646818"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F27FB1">
        <w:rPr>
          <w:rFonts w:ascii="Times New Roman" w:hAnsi="Times New Roman" w:cs="Times New Roman"/>
          <w:color w:val="000000"/>
          <w:sz w:val="20"/>
          <w:szCs w:val="20"/>
        </w:rPr>
        <w:t>(including trials looking at</w:t>
      </w:r>
      <w:r w:rsidR="003D522E">
        <w:rPr>
          <w:rFonts w:ascii="Times New Roman" w:hAnsi="Times New Roman" w:cs="Times New Roman"/>
          <w:color w:val="000000"/>
          <w:sz w:val="20"/>
          <w:szCs w:val="20"/>
        </w:rPr>
        <w:t xml:space="preserve"> a symptom used as </w:t>
      </w:r>
      <w:r w:rsidR="003D522E" w:rsidRPr="009D7DDC">
        <w:rPr>
          <w:sz w:val="20"/>
          <w:szCs w:val="20"/>
          <w:lang w:val="en-US"/>
        </w:rPr>
        <w:t>measure of disease modification</w:t>
      </w:r>
      <w:r w:rsidR="00F27FB1">
        <w:rPr>
          <w:sz w:val="20"/>
          <w:szCs w:val="20"/>
          <w:lang w:val="en-US"/>
        </w:rPr>
        <w:t>)</w:t>
      </w:r>
      <w:r w:rsidR="003D522E">
        <w:rPr>
          <w:sz w:val="20"/>
          <w:szCs w:val="20"/>
          <w:lang w:val="en-US"/>
        </w:rPr>
        <w:t xml:space="preserve"> </w:t>
      </w:r>
    </w:p>
    <w:p w14:paraId="18D42AAA" w14:textId="74999FA9" w:rsidR="009D7DDC" w:rsidRDefault="003D522E" w:rsidP="003D522E">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w:t>
      </w:r>
      <w:commentRangeStart w:id="1"/>
      <w:commentRangeStart w:id="2"/>
      <w:commentRangeStart w:id="3"/>
      <w:r w:rsidR="00B46FE1">
        <w:rPr>
          <w:rFonts w:ascii="Times New Roman" w:hAnsi="Times New Roman" w:cs="Times New Roman"/>
          <w:color w:val="000000"/>
          <w:sz w:val="20"/>
          <w:szCs w:val="20"/>
        </w:rPr>
        <w:t xml:space="preserve">endpoints </w:t>
      </w:r>
      <w:commentRangeEnd w:id="1"/>
      <w:r w:rsidR="00E52086">
        <w:rPr>
          <w:rStyle w:val="CommentReference"/>
        </w:rPr>
        <w:commentReference w:id="1"/>
      </w:r>
      <w:commentRangeEnd w:id="2"/>
      <w:r w:rsidR="00E52086">
        <w:rPr>
          <w:rStyle w:val="CommentReference"/>
        </w:rPr>
        <w:commentReference w:id="2"/>
      </w:r>
      <w:commentRangeEnd w:id="3"/>
      <w:r w:rsidR="00E52086">
        <w:rPr>
          <w:rStyle w:val="CommentReference"/>
        </w:rPr>
        <w:commentReference w:id="3"/>
      </w:r>
      <w:r w:rsidR="00B46FE1">
        <w:rPr>
          <w:rFonts w:ascii="Times New Roman" w:hAnsi="Times New Roman" w:cs="Times New Roman"/>
          <w:color w:val="000000"/>
          <w:sz w:val="20"/>
          <w:szCs w:val="20"/>
        </w:rPr>
        <w:t xml:space="preserve">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9D7DDC">
        <w:rPr>
          <w:sz w:val="20"/>
          <w:szCs w:val="20"/>
        </w:rPr>
        <w:t xml:space="preserve">that is not used as </w:t>
      </w:r>
      <w:r w:rsidR="00B46FE1" w:rsidRPr="009D7DDC">
        <w:rPr>
          <w:sz w:val="20"/>
          <w:szCs w:val="20"/>
          <w:lang w:val="en-US"/>
        </w:rPr>
        <w:t>a measure of disease modification</w:t>
      </w:r>
      <w:r w:rsidR="00B46FE1">
        <w:rPr>
          <w:sz w:val="20"/>
          <w:szCs w:val="20"/>
          <w:lang w:val="en-US"/>
        </w:rPr>
        <w:t xml:space="preserve"> </w:t>
      </w:r>
      <w:r w:rsidR="00B46FE1" w:rsidRPr="009D7DDC">
        <w:rPr>
          <w:sz w:val="20"/>
          <w:szCs w:val="20"/>
        </w:rPr>
        <w:t>(pseudo-symptoms)</w:t>
      </w:r>
    </w:p>
    <w:p w14:paraId="52A9644D" w14:textId="764CEF0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Phase 2/3 trials that did not progress to the P3 portion were exclude</w:t>
      </w:r>
      <w:r w:rsidR="008F13AB">
        <w:rPr>
          <w:rFonts w:ascii="Times New Roman" w:hAnsi="Times New Roman" w:cs="Times New Roman"/>
          <w:color w:val="000000"/>
          <w:sz w:val="20"/>
          <w:szCs w:val="20"/>
        </w:rPr>
        <w:t>d</w:t>
      </w:r>
    </w:p>
    <w:p w14:paraId="6F33B805" w14:textId="66561176" w:rsidR="00066E1F" w:rsidRDefault="00A10C46" w:rsidP="00066E1F">
      <w:pPr>
        <w:pStyle w:val="ListParagraph"/>
        <w:numPr>
          <w:ilvl w:val="3"/>
          <w:numId w:val="2"/>
        </w:numPr>
        <w:rPr>
          <w:rFonts w:ascii="Times New Roman" w:hAnsi="Times New Roman" w:cs="Times New Roman"/>
          <w:color w:val="000000"/>
          <w:sz w:val="20"/>
          <w:szCs w:val="20"/>
        </w:rPr>
      </w:pPr>
      <w:r w:rsidRPr="00CC2B19">
        <w:rPr>
          <w:rFonts w:ascii="Times New Roman" w:hAnsi="Times New Roman" w:cs="Times New Roman"/>
          <w:color w:val="000000"/>
          <w:sz w:val="20"/>
          <w:szCs w:val="20"/>
        </w:rPr>
        <w:t>In one case, a phase 2/3 trial in our sample noted that it did not progress to a phase 3 and instead moved to a</w:t>
      </w:r>
      <w:r>
        <w:rPr>
          <w:rFonts w:ascii="Times New Roman" w:hAnsi="Times New Roman" w:cs="Times New Roman"/>
          <w:color w:val="000000"/>
          <w:sz w:val="20"/>
          <w:szCs w:val="20"/>
        </w:rPr>
        <w:t xml:space="preserve"> </w:t>
      </w:r>
      <w:r w:rsidRPr="00CC2B19">
        <w:rPr>
          <w:rFonts w:ascii="Times New Roman" w:hAnsi="Times New Roman" w:cs="Times New Roman"/>
          <w:color w:val="000000"/>
          <w:sz w:val="20"/>
          <w:szCs w:val="20"/>
        </w:rPr>
        <w:t xml:space="preserve">new phase 3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We included the new </w:t>
      </w:r>
      <w:proofErr w:type="spellStart"/>
      <w:r w:rsidRPr="00CC2B19">
        <w:rPr>
          <w:rFonts w:ascii="Times New Roman" w:hAnsi="Times New Roman" w:cs="Times New Roman"/>
          <w:color w:val="000000"/>
          <w:sz w:val="20"/>
          <w:szCs w:val="20"/>
        </w:rPr>
        <w:t>nct</w:t>
      </w:r>
      <w:proofErr w:type="spellEnd"/>
      <w:r w:rsidRPr="00CC2B19">
        <w:rPr>
          <w:rFonts w:ascii="Times New Roman" w:hAnsi="Times New Roman" w:cs="Times New Roman"/>
          <w:color w:val="000000"/>
          <w:sz w:val="20"/>
          <w:szCs w:val="20"/>
        </w:rPr>
        <w:t xml:space="preserve"> number because the earlier evidence was explicitly noted in the publication to be a phase 2 trial not a phase 3</w:t>
      </w:r>
      <w:r>
        <w:rPr>
          <w:rFonts w:ascii="Times New Roman" w:hAnsi="Times New Roman" w:cs="Times New Roman"/>
          <w:color w:val="000000"/>
          <w:sz w:val="20"/>
          <w:szCs w:val="20"/>
        </w:rPr>
        <w:t>?????</w:t>
      </w:r>
    </w:p>
    <w:p w14:paraId="10E30EAE" w14:textId="78F82D3F" w:rsidR="00066E1F" w:rsidRDefault="00066E1F" w:rsidP="00066E1F">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No phase 3 results </w:t>
      </w:r>
    </w:p>
    <w:p w14:paraId="0F003B72" w14:textId="0F24078F" w:rsidR="00066E1F" w:rsidRDefault="00066E1F" w:rsidP="00066E1F">
      <w:pPr>
        <w:pStyle w:val="ListParagraph"/>
        <w:numPr>
          <w:ilvl w:val="3"/>
          <w:numId w:val="2"/>
        </w:numPr>
        <w:rPr>
          <w:color w:val="000000"/>
          <w:sz w:val="20"/>
          <w:szCs w:val="20"/>
        </w:rPr>
      </w:pPr>
      <w:r w:rsidRPr="00066E1F">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066E1F">
        <w:rPr>
          <w:color w:val="000000"/>
          <w:sz w:val="20"/>
          <w:szCs w:val="20"/>
        </w:rPr>
        <w:t>ClinicalTrials.gov ,</w:t>
      </w:r>
      <w:proofErr w:type="gramEnd"/>
      <w:r w:rsidRPr="00066E1F">
        <w:rPr>
          <w:color w:val="000000"/>
          <w:sz w:val="20"/>
          <w:szCs w:val="20"/>
        </w:rPr>
        <w:t xml:space="preserve"> and “Clinical trial”, and “Phase 3”.</w:t>
      </w:r>
    </w:p>
    <w:p w14:paraId="7442BF9B" w14:textId="42DD412B" w:rsidR="00627BF4" w:rsidRPr="00066E1F" w:rsidRDefault="00627BF4" w:rsidP="00066E1F">
      <w:pPr>
        <w:pStyle w:val="ListParagraph"/>
        <w:numPr>
          <w:ilvl w:val="3"/>
          <w:numId w:val="2"/>
        </w:numPr>
        <w:rPr>
          <w:color w:val="000000"/>
          <w:sz w:val="20"/>
          <w:szCs w:val="20"/>
        </w:rPr>
      </w:pPr>
      <w:r>
        <w:rPr>
          <w:color w:val="000000"/>
          <w:sz w:val="20"/>
          <w:szCs w:val="20"/>
        </w:rPr>
        <w:t xml:space="preserve">Primary results are defined as reporting the results on at least one primary outcome with a significance test performed. </w:t>
      </w:r>
    </w:p>
    <w:p w14:paraId="58C1D9B3" w14:textId="061A55BF" w:rsidR="00066E1F" w:rsidRPr="0092786F" w:rsidRDefault="00066E1F" w:rsidP="0092786F">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If this did not turn up </w:t>
      </w:r>
      <w:r w:rsidR="0092786F">
        <w:rPr>
          <w:rFonts w:ascii="Times New Roman" w:hAnsi="Times New Roman" w:cs="Times New Roman"/>
          <w:color w:val="000000"/>
          <w:sz w:val="20"/>
          <w:szCs w:val="20"/>
        </w:rPr>
        <w:t xml:space="preserve">primary </w:t>
      </w:r>
      <w:r w:rsidR="00B77A8B">
        <w:rPr>
          <w:rFonts w:ascii="Times New Roman" w:hAnsi="Times New Roman" w:cs="Times New Roman"/>
          <w:color w:val="000000"/>
          <w:sz w:val="20"/>
          <w:szCs w:val="20"/>
        </w:rPr>
        <w:t xml:space="preserve">publications of </w:t>
      </w:r>
      <w:r w:rsidR="0092786F">
        <w:rPr>
          <w:rFonts w:ascii="Times New Roman" w:hAnsi="Times New Roman" w:cs="Times New Roman"/>
          <w:color w:val="000000"/>
          <w:sz w:val="20"/>
          <w:szCs w:val="20"/>
        </w:rPr>
        <w:t>results</w:t>
      </w:r>
      <w:r w:rsidR="006E74A9">
        <w:rPr>
          <w:color w:val="000000"/>
          <w:sz w:val="20"/>
          <w:szCs w:val="20"/>
        </w:rPr>
        <w:t>:</w:t>
      </w:r>
    </w:p>
    <w:p w14:paraId="0D1ACA1A" w14:textId="37274AD8" w:rsidR="0092786F" w:rsidRPr="006E74A9" w:rsidRDefault="0092786F" w:rsidP="0092786F">
      <w:pPr>
        <w:pStyle w:val="ListParagraph"/>
        <w:numPr>
          <w:ilvl w:val="4"/>
          <w:numId w:val="2"/>
        </w:numPr>
        <w:rPr>
          <w:rFonts w:ascii="Times New Roman" w:hAnsi="Times New Roman" w:cs="Times New Roman"/>
          <w:color w:val="000000"/>
          <w:sz w:val="20"/>
          <w:szCs w:val="20"/>
        </w:rPr>
      </w:pPr>
      <w:r>
        <w:rPr>
          <w:color w:val="000000"/>
          <w:sz w:val="20"/>
          <w:szCs w:val="20"/>
        </w:rPr>
        <w:t>W</w:t>
      </w:r>
      <w:r w:rsidRPr="0092786F">
        <w:rPr>
          <w:color w:val="000000"/>
          <w:sz w:val="20"/>
          <w:szCs w:val="20"/>
        </w:rPr>
        <w:t>e will use primary Ct.gov results</w:t>
      </w:r>
      <w:r>
        <w:rPr>
          <w:color w:val="000000"/>
          <w:sz w:val="20"/>
          <w:szCs w:val="20"/>
        </w:rPr>
        <w:t xml:space="preserve">. </w:t>
      </w:r>
      <w:r w:rsidR="00066E1F" w:rsidRPr="0092786F">
        <w:rPr>
          <w:color w:val="000000"/>
          <w:sz w:val="20"/>
          <w:szCs w:val="20"/>
        </w:rPr>
        <w:t>If there are no</w:t>
      </w:r>
      <w:r w:rsidRPr="0092786F">
        <w:rPr>
          <w:color w:val="000000"/>
          <w:sz w:val="20"/>
          <w:szCs w:val="20"/>
        </w:rPr>
        <w:t xml:space="preserve"> primary</w:t>
      </w:r>
      <w:r w:rsidR="00066E1F" w:rsidRPr="0092786F">
        <w:rPr>
          <w:color w:val="000000"/>
          <w:sz w:val="20"/>
          <w:szCs w:val="20"/>
        </w:rPr>
        <w:t xml:space="preserve"> ct.gov re</w:t>
      </w:r>
      <w:r w:rsidRPr="0092786F">
        <w:rPr>
          <w:color w:val="000000"/>
          <w:sz w:val="20"/>
          <w:szCs w:val="20"/>
        </w:rPr>
        <w:t>sults</w:t>
      </w:r>
      <w:r w:rsidR="006E74A9">
        <w:rPr>
          <w:color w:val="000000"/>
          <w:sz w:val="20"/>
          <w:szCs w:val="20"/>
        </w:rPr>
        <w:t>:</w:t>
      </w:r>
    </w:p>
    <w:p w14:paraId="6A45E32D" w14:textId="05A7783E" w:rsidR="006E74A9" w:rsidRPr="0092786F" w:rsidRDefault="006E74A9" w:rsidP="006E74A9">
      <w:pPr>
        <w:pStyle w:val="ListParagraph"/>
        <w:numPr>
          <w:ilvl w:val="5"/>
          <w:numId w:val="2"/>
        </w:numPr>
        <w:rPr>
          <w:rFonts w:ascii="Times New Roman" w:hAnsi="Times New Roman" w:cs="Times New Roman"/>
          <w:color w:val="000000"/>
          <w:sz w:val="20"/>
          <w:szCs w:val="20"/>
        </w:rPr>
      </w:pPr>
      <w:r>
        <w:rPr>
          <w:color w:val="000000"/>
          <w:sz w:val="20"/>
          <w:szCs w:val="20"/>
        </w:rPr>
        <w:t xml:space="preserve">We will use abstracts reporting primary results. If none are available: </w:t>
      </w:r>
    </w:p>
    <w:p w14:paraId="21EF9C38" w14:textId="555A0928" w:rsidR="0092786F" w:rsidRDefault="0092786F"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We will use abstracts reporting interim results </w:t>
      </w:r>
      <w:r w:rsidR="006E74A9">
        <w:rPr>
          <w:rFonts w:ascii="Times New Roman" w:hAnsi="Times New Roman" w:cs="Times New Roman"/>
          <w:color w:val="000000"/>
          <w:sz w:val="20"/>
          <w:szCs w:val="20"/>
        </w:rPr>
        <w:t xml:space="preserve">but </w:t>
      </w:r>
      <w:r>
        <w:rPr>
          <w:rFonts w:ascii="Times New Roman" w:hAnsi="Times New Roman" w:cs="Times New Roman"/>
          <w:color w:val="000000"/>
          <w:sz w:val="20"/>
          <w:szCs w:val="20"/>
        </w:rPr>
        <w:t>only if the trial was terminated</w:t>
      </w:r>
    </w:p>
    <w:p w14:paraId="7461ED84" w14:textId="675CA8E8" w:rsidR="0092786F" w:rsidRDefault="0075363B" w:rsidP="00C1458C">
      <w:pPr>
        <w:pStyle w:val="ListParagraph"/>
        <w:numPr>
          <w:ilvl w:val="6"/>
          <w:numId w:val="2"/>
        </w:numPr>
        <w:rPr>
          <w:rFonts w:ascii="Times New Roman" w:hAnsi="Times New Roman" w:cs="Times New Roman"/>
          <w:color w:val="000000"/>
          <w:sz w:val="20"/>
          <w:szCs w:val="20"/>
        </w:rPr>
      </w:pPr>
      <w:r>
        <w:rPr>
          <w:rFonts w:ascii="Times New Roman" w:hAnsi="Times New Roman" w:cs="Times New Roman"/>
          <w:color w:val="000000"/>
          <w:sz w:val="20"/>
          <w:szCs w:val="20"/>
        </w:rPr>
        <w:t>Trials without results are included in the primary but not in the positivity analysis</w:t>
      </w:r>
    </w:p>
    <w:p w14:paraId="16AE162C" w14:textId="78F69FF5" w:rsidR="0092786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not terminated and did not have primary results</w:t>
      </w:r>
    </w:p>
    <w:p w14:paraId="6CCD018D" w14:textId="7A21F18D" w:rsidR="00066E1F" w:rsidRDefault="0092786F" w:rsidP="00C1458C">
      <w:pPr>
        <w:pStyle w:val="ListParagraph"/>
        <w:numPr>
          <w:ilvl w:val="7"/>
          <w:numId w:val="2"/>
        </w:numPr>
        <w:rPr>
          <w:rFonts w:ascii="Times New Roman" w:hAnsi="Times New Roman" w:cs="Times New Roman"/>
          <w:color w:val="000000"/>
          <w:sz w:val="20"/>
          <w:szCs w:val="20"/>
        </w:rPr>
      </w:pPr>
      <w:r>
        <w:rPr>
          <w:rFonts w:ascii="Times New Roman" w:hAnsi="Times New Roman" w:cs="Times New Roman"/>
          <w:color w:val="000000"/>
          <w:sz w:val="20"/>
          <w:szCs w:val="20"/>
        </w:rPr>
        <w:t>That are terminated and did not have interim results</w:t>
      </w:r>
    </w:p>
    <w:p w14:paraId="6EEEF831" w14:textId="0E1870C2" w:rsidR="00110939" w:rsidRPr="00F078BE" w:rsidRDefault="00110939" w:rsidP="00DA1038">
      <w:pPr>
        <w:rPr>
          <w:rFonts w:eastAsiaTheme="minorHAnsi"/>
          <w:color w:val="000000"/>
          <w:sz w:val="20"/>
          <w:szCs w:val="20"/>
          <w:lang w:val="en-CA"/>
        </w:rPr>
      </w:pPr>
      <w:r w:rsidRPr="00F078BE">
        <w:rPr>
          <w:rFonts w:eastAsiaTheme="minorHAnsi"/>
          <w:b/>
          <w:bCs/>
          <w:color w:val="000000"/>
          <w:sz w:val="20"/>
          <w:szCs w:val="20"/>
          <w:lang w:val="en-CA"/>
        </w:rPr>
        <w:t xml:space="preserve">Phase </w:t>
      </w:r>
      <w:r w:rsidR="00414C74" w:rsidRPr="00F078BE">
        <w:rPr>
          <w:rFonts w:eastAsiaTheme="minorHAnsi"/>
          <w:b/>
          <w:bCs/>
          <w:color w:val="000000"/>
          <w:sz w:val="20"/>
          <w:szCs w:val="20"/>
          <w:lang w:val="en-CA"/>
        </w:rPr>
        <w:t>determination</w:t>
      </w:r>
      <w:r w:rsidRPr="00F078BE">
        <w:rPr>
          <w:rFonts w:eastAsiaTheme="minorHAnsi"/>
          <w:b/>
          <w:bCs/>
          <w:color w:val="000000"/>
          <w:sz w:val="20"/>
          <w:szCs w:val="20"/>
          <w:lang w:val="en-CA"/>
        </w:rPr>
        <w:t>:</w:t>
      </w:r>
      <w:r w:rsidR="00414C74" w:rsidRPr="00F078BE">
        <w:rPr>
          <w:rFonts w:eastAsiaTheme="minorHAnsi"/>
          <w:color w:val="000000"/>
          <w:sz w:val="20"/>
          <w:szCs w:val="20"/>
          <w:lang w:val="en-CA"/>
        </w:rPr>
        <w:t xml:space="preserve"> We use </w:t>
      </w:r>
      <w:r w:rsidR="002E5131" w:rsidRPr="00F078BE">
        <w:rPr>
          <w:rFonts w:eastAsiaTheme="minorHAnsi"/>
          <w:color w:val="000000"/>
          <w:sz w:val="20"/>
          <w:szCs w:val="20"/>
          <w:lang w:val="en-CA"/>
        </w:rPr>
        <w:t>how it is defined on ct.gov in the phase category unless they call themselves something else in the publication or the ct.gov record</w:t>
      </w:r>
      <w:r w:rsidR="008A4702" w:rsidRPr="00F078BE">
        <w:rPr>
          <w:rFonts w:eastAsiaTheme="minorHAnsi"/>
          <w:color w:val="000000"/>
          <w:sz w:val="20"/>
          <w:szCs w:val="20"/>
          <w:lang w:val="en-CA"/>
        </w:rPr>
        <w:t>. If still not defined, we used the following rules.</w:t>
      </w:r>
      <w:r w:rsidRPr="00F078BE">
        <w:rPr>
          <w:rFonts w:eastAsiaTheme="minorHAnsi"/>
          <w:color w:val="000000"/>
          <w:sz w:val="20"/>
          <w:szCs w:val="20"/>
          <w:lang w:val="en-CA"/>
        </w:rPr>
        <w:t xml:space="preserve"> </w:t>
      </w:r>
    </w:p>
    <w:p w14:paraId="53CF0763"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1-Not controlled and no efficacy endpoint </w:t>
      </w:r>
    </w:p>
    <w:p w14:paraId="485B54A7" w14:textId="77777777" w:rsidR="00F078BE" w:rsidRPr="00F078BE" w:rsidRDefault="00F078BE" w:rsidP="00F078BE">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03A6A188" w14:textId="77777777" w:rsidR="00471564" w:rsidRDefault="00F078BE" w:rsidP="00471564">
      <w:pPr>
        <w:pStyle w:val="ListParagraph"/>
        <w:numPr>
          <w:ilvl w:val="0"/>
          <w:numId w:val="14"/>
        </w:numPr>
        <w:rPr>
          <w:color w:val="000000"/>
          <w:sz w:val="20"/>
          <w:szCs w:val="20"/>
        </w:rPr>
      </w:pPr>
      <w:r w:rsidRPr="00F078BE">
        <w:rPr>
          <w:color w:val="000000"/>
          <w:sz w:val="20"/>
          <w:szCs w:val="20"/>
        </w:rPr>
        <w:t>P3- Controlled and have primary efficacy endpoints and large* number of patients</w:t>
      </w:r>
    </w:p>
    <w:p w14:paraId="027682E6" w14:textId="2A8F8BAA" w:rsidR="00F078BE" w:rsidRPr="00471564" w:rsidRDefault="00F078BE" w:rsidP="00471564">
      <w:pPr>
        <w:rPr>
          <w:color w:val="000000"/>
          <w:sz w:val="20"/>
          <w:szCs w:val="20"/>
        </w:rPr>
      </w:pPr>
      <w:r w:rsidRPr="00471564">
        <w:rPr>
          <w:color w:val="000000"/>
          <w:sz w:val="20"/>
          <w:szCs w:val="20"/>
        </w:rPr>
        <w:t>*Dependent on indication: for now: 300</w:t>
      </w:r>
    </w:p>
    <w:p w14:paraId="379EF6C6" w14:textId="77777777" w:rsidR="00110939" w:rsidRPr="009E2F32" w:rsidRDefault="00110939" w:rsidP="00DA1038">
      <w:pPr>
        <w:rPr>
          <w:sz w:val="20"/>
          <w:szCs w:val="20"/>
        </w:rPr>
      </w:pPr>
    </w:p>
    <w:p w14:paraId="6CFE6B04" w14:textId="25B3F7A4" w:rsidR="00A54562" w:rsidRPr="009E2F32" w:rsidRDefault="00A54562" w:rsidP="00DA1038">
      <w:pPr>
        <w:rPr>
          <w:sz w:val="20"/>
          <w:szCs w:val="20"/>
        </w:rPr>
      </w:pPr>
      <w:r w:rsidRPr="009E2F32">
        <w:rPr>
          <w:sz w:val="20"/>
          <w:szCs w:val="20"/>
        </w:rPr>
        <w:t xml:space="preserve">Matching P2 trials to P3 trials </w:t>
      </w:r>
    </w:p>
    <w:p w14:paraId="32060262" w14:textId="6DEB8E04" w:rsidR="00BC0104" w:rsidRDefault="009E2F32" w:rsidP="00BC0104">
      <w:pPr>
        <w:rPr>
          <w:rFonts w:eastAsiaTheme="minorHAnsi"/>
          <w:sz w:val="20"/>
          <w:szCs w:val="20"/>
          <w:lang w:val="en-CA"/>
        </w:rPr>
      </w:pPr>
      <w:r w:rsidRPr="009E2F32">
        <w:rPr>
          <w:sz w:val="20"/>
          <w:szCs w:val="20"/>
        </w:rPr>
        <w:t xml:space="preserve">P2/3 are put into the proceeded category automatically. If the P2 trial was terminated with no data or an extension study, it is not counted as prior evidence. Otherwise, </w:t>
      </w:r>
      <w:r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Pr="009E2F32">
        <w:rPr>
          <w:rFonts w:eastAsiaTheme="minorHAnsi"/>
          <w:sz w:val="20"/>
          <w:szCs w:val="20"/>
          <w:lang w:val="en-CA"/>
        </w:rPr>
        <w:t>.</w:t>
      </w:r>
      <w:r w:rsidR="00BC0104" w:rsidRPr="009E2F32">
        <w:rPr>
          <w:rFonts w:eastAsiaTheme="minorHAnsi"/>
          <w:sz w:val="20"/>
          <w:szCs w:val="20"/>
          <w:lang w:val="en-CA"/>
        </w:rPr>
        <w:t xml:space="preserve"> </w:t>
      </w:r>
      <w:r w:rsidRPr="009E2F32">
        <w:rPr>
          <w:rFonts w:eastAsiaTheme="minorHAnsi"/>
          <w:sz w:val="20"/>
          <w:szCs w:val="20"/>
          <w:lang w:val="en-CA"/>
        </w:rPr>
        <w:t>If the date that the P2 trial started is unclear, publication within/before the year that the P3 trial started is accepted.</w:t>
      </w:r>
      <w:r w:rsidRPr="009E2F32">
        <w:rPr>
          <w:sz w:val="20"/>
          <w:szCs w:val="20"/>
        </w:rPr>
        <w:t xml:space="preserve"> </w:t>
      </w:r>
      <w:r w:rsidR="005F6B29">
        <w:rPr>
          <w:sz w:val="20"/>
          <w:szCs w:val="20"/>
        </w:rPr>
        <w:t xml:space="preserve">Expanded access trials, trials without any results were not applicable. </w:t>
      </w:r>
      <w:r w:rsidRPr="009E2F32">
        <w:rPr>
          <w:sz w:val="20"/>
          <w:szCs w:val="20"/>
        </w:rPr>
        <w:t xml:space="preserve">In addition, P2 trials had to also </w:t>
      </w:r>
      <w:r w:rsidRPr="009E2F32">
        <w:rPr>
          <w:rFonts w:eastAsiaTheme="minorHAnsi"/>
          <w:sz w:val="20"/>
          <w:szCs w:val="20"/>
          <w:lang w:val="en-CA"/>
        </w:rPr>
        <w:t>m</w:t>
      </w:r>
      <w:r w:rsidR="00BC0104" w:rsidRPr="009E2F32">
        <w:rPr>
          <w:rFonts w:eastAsiaTheme="minorHAnsi"/>
          <w:sz w:val="20"/>
          <w:szCs w:val="20"/>
          <w:lang w:val="en-CA"/>
        </w:rPr>
        <w:t>atch on</w:t>
      </w:r>
      <w:r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70036E7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To ensure our approach for matching phase 2 and 3 trials was standardized and reproducible, we allowed any P2 trial in the same BROAD disease area count as an earlier phase 2 trial for the phase 3 trials in our sample.</w:t>
      </w:r>
      <w:r w:rsidR="005D313D">
        <w:rPr>
          <w:rFonts w:ascii="Times New Roman" w:hAnsi="Times New Roman" w:cs="Times New Roman"/>
          <w:b/>
          <w:bCs/>
          <w:sz w:val="20"/>
          <w:szCs w:val="20"/>
          <w:lang w:val="en-US"/>
        </w:rPr>
        <w:t>)</w:t>
      </w:r>
      <w:r w:rsidR="00F45C90" w:rsidRPr="009E2F32">
        <w:rPr>
          <w:rFonts w:ascii="Times New Roman" w:hAnsi="Times New Roman" w:cs="Times New Roman"/>
          <w:sz w:val="20"/>
          <w:szCs w:val="20"/>
          <w:lang w:val="en-US"/>
        </w:rPr>
        <w:t xml:space="preserv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Migraine, Headache, Epilepsy, TBI and Stroke recurrence.</w:t>
      </w:r>
      <w:commentRangeStart w:id="4"/>
      <w:commentRangeStart w:id="5"/>
      <w:commentRangeEnd w:id="4"/>
      <w:r w:rsidR="005678C8" w:rsidRPr="009E2F32">
        <w:rPr>
          <w:rStyle w:val="CommentReference"/>
          <w:rFonts w:ascii="Times New Roman" w:hAnsi="Times New Roman" w:cs="Times New Roman"/>
          <w:sz w:val="20"/>
          <w:szCs w:val="20"/>
        </w:rPr>
        <w:commentReference w:id="4"/>
      </w:r>
      <w:commentRangeEnd w:id="5"/>
      <w:r w:rsidR="005678C8" w:rsidRPr="009E2F32">
        <w:rPr>
          <w:rStyle w:val="CommentReference"/>
          <w:rFonts w:ascii="Times New Roman" w:hAnsi="Times New Roman" w:cs="Times New Roman"/>
          <w:sz w:val="20"/>
          <w:szCs w:val="20"/>
        </w:rPr>
        <w:commentReference w:id="5"/>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ame drug or biologic</w:t>
      </w:r>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20829916"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If there was a change in the formulation of the drug, the old formulation did not count as prior evidence</w:t>
      </w:r>
    </w:p>
    <w:p w14:paraId="5579B527" w14:textId="1421DBE9" w:rsidR="004D7397" w:rsidRDefault="009627DA" w:rsidP="00123E68">
      <w:pPr>
        <w:rPr>
          <w:sz w:val="20"/>
          <w:szCs w:val="20"/>
        </w:rPr>
      </w:pPr>
      <w:r>
        <w:rPr>
          <w:sz w:val="20"/>
          <w:szCs w:val="20"/>
        </w:rPr>
        <w:t>Positivity of</w:t>
      </w:r>
      <w:r w:rsidR="009E2F32">
        <w:rPr>
          <w:sz w:val="20"/>
          <w:szCs w:val="20"/>
        </w:rPr>
        <w:t xml:space="preserve"> P2 matches</w:t>
      </w:r>
    </w:p>
    <w:p w14:paraId="5F2EB57E" w14:textId="12658C4C" w:rsidR="004D7397" w:rsidRPr="004D7397" w:rsidRDefault="00CC6731" w:rsidP="004D7397">
      <w:pPr>
        <w:rPr>
          <w:sz w:val="20"/>
          <w:szCs w:val="20"/>
        </w:rPr>
      </w:pPr>
      <w:r>
        <w:rPr>
          <w:sz w:val="20"/>
          <w:szCs w:val="20"/>
        </w:rPr>
        <w:t>We used the definition of positivity provided by the trial</w:t>
      </w:r>
      <w:r w:rsidR="00854D0A">
        <w:rPr>
          <w:sz w:val="20"/>
          <w:szCs w:val="20"/>
        </w:rPr>
        <w:t xml:space="preserve"> including using sequential testing procedures regardless of whether they modified their primaries. </w:t>
      </w:r>
      <w:r w:rsidR="004D7397" w:rsidRPr="004D7397">
        <w:rPr>
          <w:sz w:val="20"/>
          <w:szCs w:val="20"/>
        </w:rPr>
        <w:t>When there were two primary analyses where one was positive and the other was not (inconsistent results), we used the following rules:</w:t>
      </w:r>
    </w:p>
    <w:p w14:paraId="1DF5998A" w14:textId="77777777" w:rsidR="004D7397" w:rsidRPr="004D7397" w:rsidRDefault="004D7397" w:rsidP="004D7397">
      <w:pPr>
        <w:numPr>
          <w:ilvl w:val="0"/>
          <w:numId w:val="12"/>
        </w:numPr>
        <w:rPr>
          <w:sz w:val="20"/>
          <w:szCs w:val="20"/>
        </w:rPr>
      </w:pPr>
      <w:r w:rsidRPr="004D7397">
        <w:rPr>
          <w:sz w:val="20"/>
          <w:szCs w:val="20"/>
        </w:rPr>
        <w:t xml:space="preserve">Co-primaries: When they stated that all primaries had to be positive for the trial to be positive, we called inconsistent results nonpositive </w:t>
      </w:r>
    </w:p>
    <w:p w14:paraId="720FF2C9" w14:textId="6A76AC30"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multiple</w:t>
      </w:r>
    </w:p>
    <w:p w14:paraId="68E1F6F0" w14:textId="77777777" w:rsidR="004D7397" w:rsidRP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p>
    <w:p w14:paraId="3868916D" w14:textId="77777777" w:rsidR="004D7397" w:rsidRDefault="004D7397" w:rsidP="00123E68">
      <w:pPr>
        <w:rPr>
          <w:sz w:val="20"/>
          <w:szCs w:val="20"/>
        </w:rPr>
      </w:pPr>
    </w:p>
    <w:p w14:paraId="4FA86D69" w14:textId="6D9F71DD" w:rsidR="00F27FB1" w:rsidRDefault="004D7397" w:rsidP="00123E68">
      <w:pPr>
        <w:rPr>
          <w:sz w:val="20"/>
          <w:szCs w:val="20"/>
        </w:rPr>
      </w:pPr>
      <w:r>
        <w:rPr>
          <w:sz w:val="20"/>
          <w:szCs w:val="20"/>
        </w:rPr>
        <w:t>C</w:t>
      </w:r>
      <w:r w:rsidR="00F27FB1">
        <w:rPr>
          <w:sz w:val="20"/>
          <w:szCs w:val="20"/>
        </w:rPr>
        <w:t>lassification</w:t>
      </w:r>
    </w:p>
    <w:p w14:paraId="37FD2B7A" w14:textId="0B7A3D4C" w:rsidR="00241A16" w:rsidRPr="00123E68" w:rsidRDefault="00241A16" w:rsidP="00123E68">
      <w:pPr>
        <w:rPr>
          <w:sz w:val="20"/>
          <w:szCs w:val="20"/>
        </w:rPr>
      </w:pPr>
      <w:r w:rsidRPr="00123E68">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77777777"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proved primary surrogate endpoint that was positive as defined in the trial. Surrogate endpoint will only be included in this group if</w:t>
      </w:r>
    </w:p>
    <w:p w14:paraId="1BDC2004" w14:textId="2C19D7AF" w:rsidR="00F27FB1" w:rsidRPr="00F27FB1" w:rsidRDefault="00F27FB1" w:rsidP="00F27FB1">
      <w:pPr>
        <w:numPr>
          <w:ilvl w:val="3"/>
          <w:numId w:val="11"/>
        </w:numPr>
        <w:rPr>
          <w:rFonts w:eastAsiaTheme="minorHAnsi"/>
          <w:sz w:val="20"/>
          <w:szCs w:val="20"/>
        </w:rPr>
      </w:pPr>
      <w:r w:rsidRPr="00F27FB1">
        <w:rPr>
          <w:rFonts w:eastAsiaTheme="minorHAnsi"/>
          <w:sz w:val="20"/>
          <w:szCs w:val="20"/>
        </w:rPr>
        <w:t>They are reasonably validated</w:t>
      </w:r>
    </w:p>
    <w:p w14:paraId="66C4EDE7" w14:textId="247B1085" w:rsidR="00F27FB1" w:rsidRPr="00F27FB1" w:rsidRDefault="00F27FB1" w:rsidP="00F27FB1">
      <w:pPr>
        <w:numPr>
          <w:ilvl w:val="3"/>
          <w:numId w:val="11"/>
        </w:numPr>
        <w:rPr>
          <w:rFonts w:eastAsiaTheme="minorHAnsi"/>
          <w:sz w:val="20"/>
          <w:szCs w:val="20"/>
        </w:rPr>
      </w:pPr>
      <w:r w:rsidRPr="00F27FB1">
        <w:rPr>
          <w:rFonts w:eastAsiaTheme="minorHAnsi"/>
          <w:sz w:val="20"/>
          <w:szCs w:val="20"/>
        </w:rPr>
        <w:t>And they are commonly used in phase 2 trials in that indication because of time constraints</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690D167D" w14:textId="5C30CA12" w:rsidR="00F27FB1" w:rsidRPr="00F27FB1" w:rsidRDefault="00F27FB1" w:rsidP="00F27FB1">
      <w:pPr>
        <w:numPr>
          <w:ilvl w:val="2"/>
          <w:numId w:val="11"/>
        </w:numPr>
        <w:rPr>
          <w:sz w:val="20"/>
          <w:szCs w:val="20"/>
        </w:rPr>
      </w:pPr>
      <w:r w:rsidRPr="00F27FB1">
        <w:rPr>
          <w:rFonts w:eastAsiaTheme="minorHAnsi"/>
          <w:sz w:val="20"/>
          <w:szCs w:val="20"/>
        </w:rPr>
        <w:t xml:space="preserve">Had a P2 trial that was nonpositive on their primary clinical efficacy endpoint, </w:t>
      </w:r>
      <w:r>
        <w:rPr>
          <w:sz w:val="20"/>
          <w:szCs w:val="20"/>
        </w:rPr>
        <w:t>h</w:t>
      </w:r>
      <w:r w:rsidRPr="00F27FB1">
        <w:rPr>
          <w:sz w:val="20"/>
          <w:szCs w:val="20"/>
        </w:rPr>
        <w:t xml:space="preserve">ad a P2 trial that had a primary endpoint investigating surrogate endpoints (not approved), </w:t>
      </w:r>
      <w:r>
        <w:rPr>
          <w:sz w:val="20"/>
          <w:szCs w:val="20"/>
        </w:rPr>
        <w:t xml:space="preserve">or investigating </w:t>
      </w:r>
      <w:r w:rsidRPr="00F27FB1">
        <w:rPr>
          <w:sz w:val="20"/>
          <w:szCs w:val="20"/>
        </w:rPr>
        <w:t>safety</w:t>
      </w:r>
      <w:r>
        <w:rPr>
          <w:sz w:val="20"/>
          <w:szCs w:val="20"/>
        </w:rPr>
        <w:t>/tolerability et</w:t>
      </w:r>
      <w:r w:rsidRPr="00F27FB1">
        <w:rPr>
          <w:sz w:val="20"/>
          <w:szCs w:val="20"/>
        </w:rPr>
        <w:t xml:space="preserve">c. </w:t>
      </w:r>
    </w:p>
    <w:p w14:paraId="25195CF3" w14:textId="071B9CB6" w:rsidR="00F27FB1" w:rsidRDefault="00F27FB1" w:rsidP="00F27FB1">
      <w:pPr>
        <w:numPr>
          <w:ilvl w:val="1"/>
          <w:numId w:val="11"/>
        </w:numPr>
        <w:rPr>
          <w:rFonts w:eastAsiaTheme="minorHAnsi"/>
          <w:sz w:val="20"/>
          <w:szCs w:val="20"/>
        </w:rPr>
      </w:pPr>
      <w:r>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19F42FCE" w:rsidR="00EF1273" w:rsidRPr="00F27FB1"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p>
    <w:p w14:paraId="674899CC" w14:textId="674114A7" w:rsidR="00F27FB1" w:rsidRPr="00123E68" w:rsidRDefault="00F27FB1" w:rsidP="00F27FB1">
      <w:pPr>
        <w:rPr>
          <w:rFonts w:eastAsiaTheme="minorHAnsi"/>
          <w:sz w:val="20"/>
          <w:szCs w:val="20"/>
        </w:rPr>
      </w:pPr>
      <w:r>
        <w:rPr>
          <w:rFonts w:eastAsiaTheme="minorHAnsi"/>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nd whether it was due to futility or safety concerns. This was found on registration records or in publications</w:t>
      </w:r>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6BCD1E48"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p>
    <w:p w14:paraId="4A9C9DF7" w14:textId="37CD6A17" w:rsidR="00D77DC9" w:rsidRPr="00D03516" w:rsidRDefault="00D0351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If there was no definition of positivity, </w:t>
      </w:r>
      <w:r w:rsidR="00D77DC9" w:rsidRPr="00D03516">
        <w:rPr>
          <w:sz w:val="20"/>
          <w:szCs w:val="20"/>
        </w:rPr>
        <w:t xml:space="preserve">Trials with multiple primary outcomes were considered positive if one of them was </w:t>
      </w:r>
      <w:commentRangeStart w:id="6"/>
      <w:r w:rsidR="00D77DC9" w:rsidRPr="00D03516">
        <w:rPr>
          <w:sz w:val="20"/>
          <w:szCs w:val="20"/>
        </w:rPr>
        <w:t>positive</w:t>
      </w:r>
      <w:commentRangeEnd w:id="6"/>
      <w:r w:rsidR="00B866F6">
        <w:rPr>
          <w:rStyle w:val="CommentReference"/>
        </w:rPr>
        <w:commentReference w:id="6"/>
      </w:r>
      <w:r w:rsidR="00D77DC9" w:rsidRPr="00D03516">
        <w:rPr>
          <w:sz w:val="20"/>
          <w:szCs w:val="20"/>
        </w:rPr>
        <w:t xml:space="preserve">. </w:t>
      </w:r>
    </w:p>
    <w:p w14:paraId="5784D6EB" w14:textId="064064C1" w:rsidR="001616CA"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Otherwise, trials were deemed to be non-positive.</w:t>
      </w:r>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AEs</w:t>
      </w:r>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proofErr w:type="gramStart"/>
      <w:r w:rsidR="0064051B">
        <w:rPr>
          <w:rFonts w:ascii="Times New Roman" w:hAnsi="Times New Roman" w:cs="Times New Roman"/>
          <w:sz w:val="20"/>
          <w:szCs w:val="20"/>
        </w:rPr>
        <w:t>If</w:t>
      </w:r>
      <w:proofErr w:type="gramEnd"/>
      <w:r w:rsidR="0064051B">
        <w:rPr>
          <w:rFonts w:ascii="Times New Roman" w:hAnsi="Times New Roman" w:cs="Times New Roman"/>
          <w:sz w:val="20"/>
          <w:szCs w:val="20"/>
        </w:rPr>
        <w:t xml:space="preserve"> one was added as an amendment, the original was taken.</w:t>
      </w:r>
    </w:p>
    <w:p w14:paraId="5888EB32" w14:textId="49636AF6" w:rsidR="00D77DC9" w:rsidRPr="009627DA" w:rsidRDefault="00E77B6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lastRenderedPageBreak/>
        <w:t>SMD</w:t>
      </w:r>
      <w:r w:rsidR="00BA6892">
        <w:rPr>
          <w:rFonts w:ascii="Times New Roman" w:hAnsi="Times New Roman" w:cs="Times New Roman"/>
          <w:sz w:val="20"/>
          <w:szCs w:val="20"/>
        </w:rPr>
        <w:t>s</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3077DAA4" w14:textId="61CDC023" w:rsidR="00EA08C4" w:rsidRPr="00EA08C4" w:rsidRDefault="00EA08C4" w:rsidP="00EA08C4">
      <w:pPr>
        <w:pStyle w:val="ListParagraph"/>
        <w:numPr>
          <w:ilvl w:val="2"/>
          <w:numId w:val="6"/>
        </w:numPr>
        <w:rPr>
          <w:rFonts w:ascii="Times New Roman" w:hAnsi="Times New Roman" w:cs="Times New Roman"/>
          <w:sz w:val="20"/>
          <w:szCs w:val="20"/>
        </w:rPr>
      </w:pPr>
      <w:r w:rsidRPr="00EA08C4">
        <w:rPr>
          <w:rFonts w:ascii="Times New Roman" w:hAnsi="Times New Roman" w:cs="Times New Roman"/>
          <w:sz w:val="20"/>
          <w:szCs w:val="20"/>
        </w:rPr>
        <w:t>AD: Alzheimer's Disease Assessment Scale cognitive subscale (ADAS-cog)</w:t>
      </w:r>
    </w:p>
    <w:p w14:paraId="3A0EB41E"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Variations of ADAS-cog (11, 12, 13, 14, 15) will be meta-analyzed using the standardized mean difference (SMD)</w:t>
      </w:r>
    </w:p>
    <w:p w14:paraId="32A56370" w14:textId="6120A489" w:rsidR="00EA08C4" w:rsidRPr="00EA08C4" w:rsidRDefault="00EA08C4" w:rsidP="00EA08C4">
      <w:pPr>
        <w:pStyle w:val="ListParagraph"/>
        <w:numPr>
          <w:ilvl w:val="2"/>
          <w:numId w:val="6"/>
        </w:numPr>
        <w:spacing w:after="0" w:line="240" w:lineRule="auto"/>
        <w:rPr>
          <w:rFonts w:ascii="Times New Roman" w:hAnsi="Times New Roman" w:cs="Times New Roman"/>
          <w:sz w:val="20"/>
          <w:szCs w:val="20"/>
        </w:rPr>
      </w:pPr>
      <w:r w:rsidRPr="00EA08C4">
        <w:rPr>
          <w:rFonts w:ascii="Times New Roman" w:hAnsi="Times New Roman" w:cs="Times New Roman"/>
          <w:sz w:val="20"/>
          <w:szCs w:val="20"/>
        </w:rPr>
        <w:t xml:space="preserve">PD: Unified Parkinson's Disease Rating Scale (UPDRS) </w:t>
      </w:r>
    </w:p>
    <w:p w14:paraId="0DE484ED" w14:textId="77777777" w:rsidR="00EA08C4" w:rsidRPr="00EA08C4" w:rsidRDefault="00EA08C4" w:rsidP="00EA08C4">
      <w:pPr>
        <w:pStyle w:val="ListParagraph"/>
        <w:numPr>
          <w:ilvl w:val="3"/>
          <w:numId w:val="6"/>
        </w:numPr>
        <w:spacing w:after="0" w:line="240" w:lineRule="auto"/>
        <w:rPr>
          <w:rFonts w:ascii="Times New Roman" w:hAnsi="Times New Roman" w:cs="Times New Roman"/>
          <w:sz w:val="20"/>
          <w:szCs w:val="20"/>
        </w:rPr>
      </w:pPr>
      <w:commentRangeStart w:id="7"/>
      <w:r w:rsidRPr="00EA08C4">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commentRangeEnd w:id="7"/>
      <w:r w:rsidR="009F5C48">
        <w:rPr>
          <w:rStyle w:val="CommentReference"/>
        </w:rPr>
        <w:commentReference w:id="7"/>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00E10A75" w:rsidR="00F969C6" w:rsidRPr="00BA6892"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pproval did not need to be in the same indication or delivery mechanism</w:t>
      </w:r>
    </w:p>
    <w:p w14:paraId="1E65D0B1" w14:textId="20E9E456" w:rsidR="006C6D84" w:rsidRPr="009627DA"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sponsor</w:t>
      </w:r>
    </w:p>
    <w:p w14:paraId="23BC5CFF" w14:textId="4B05DBDE" w:rsidR="00B01DB2" w:rsidRDefault="00D1053B">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 xml:space="preserve">Any </w:t>
      </w:r>
      <w:r w:rsidR="00123E68">
        <w:rPr>
          <w:rFonts w:ascii="Times New Roman" w:hAnsi="Times New Roman" w:cs="Times New Roman"/>
          <w:sz w:val="20"/>
          <w:szCs w:val="20"/>
        </w:rPr>
        <w:t>industry</w:t>
      </w:r>
      <w:r w:rsidRPr="009627DA">
        <w:rPr>
          <w:rFonts w:ascii="Times New Roman" w:hAnsi="Times New Roman" w:cs="Times New Roman"/>
          <w:sz w:val="20"/>
          <w:szCs w:val="20"/>
        </w:rPr>
        <w:t xml:space="preserve"> involvement</w:t>
      </w:r>
      <w:r w:rsidR="00123E68">
        <w:rPr>
          <w:rFonts w:ascii="Times New Roman" w:hAnsi="Times New Roman" w:cs="Times New Roman"/>
          <w:sz w:val="20"/>
          <w:szCs w:val="20"/>
        </w:rPr>
        <w:t xml:space="preserve"> was classified as </w:t>
      </w:r>
      <w:r w:rsidR="00C27CC5">
        <w:rPr>
          <w:rFonts w:ascii="Times New Roman" w:hAnsi="Times New Roman" w:cs="Times New Roman"/>
          <w:sz w:val="20"/>
          <w:szCs w:val="20"/>
        </w:rPr>
        <w:t>industry-funded</w:t>
      </w:r>
    </w:p>
    <w:p w14:paraId="3AD0B0C9" w14:textId="26862D76" w:rsidR="00C27CC5" w:rsidRDefault="00C27CC5" w:rsidP="00C27CC5">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What to do about when it was not </w:t>
      </w:r>
      <w:proofErr w:type="gramStart"/>
      <w:r>
        <w:rPr>
          <w:rFonts w:ascii="Times New Roman" w:hAnsi="Times New Roman" w:cs="Times New Roman"/>
          <w:sz w:val="20"/>
          <w:szCs w:val="20"/>
        </w:rPr>
        <w:t>pharma</w:t>
      </w:r>
      <w:proofErr w:type="gramEnd"/>
      <w:r>
        <w:rPr>
          <w:rFonts w:ascii="Times New Roman" w:hAnsi="Times New Roman" w:cs="Times New Roman"/>
          <w:sz w:val="20"/>
          <w:szCs w:val="20"/>
        </w:rPr>
        <w:t xml:space="preserve"> but the drug was supplied by pharma</w:t>
      </w:r>
    </w:p>
    <w:p w14:paraId="01442928" w14:textId="5D1BFF08" w:rsidR="00D03516" w:rsidRDefault="00D03516" w:rsidP="00D03516">
      <w:pPr>
        <w:rPr>
          <w:sz w:val="20"/>
          <w:szCs w:val="20"/>
        </w:rPr>
      </w:pPr>
      <w:r>
        <w:rPr>
          <w:sz w:val="20"/>
          <w:szCs w:val="20"/>
        </w:rPr>
        <w:t xml:space="preserve">Protocol Deviations </w:t>
      </w:r>
    </w:p>
    <w:p w14:paraId="7C54824C" w14:textId="77777777" w:rsidR="00D03516" w:rsidRP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r w:rsidRPr="00D03516">
        <w:rPr>
          <w:rFonts w:ascii="Times New Roman" w:hAnsi="Times New Roman" w:cs="Times New Roman"/>
          <w:sz w:val="20"/>
          <w:szCs w:val="20"/>
        </w:rPr>
        <w:t>pubmed</w:t>
      </w:r>
      <w:proofErr w:type="spellEnd"/>
    </w:p>
    <w:p w14:paraId="5117A740" w14:textId="4622D905"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3783604" w14:textId="77777777" w:rsidR="00D03516" w:rsidRPr="00D03516" w:rsidRDefault="00D03516">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variable </w:t>
      </w:r>
    </w:p>
    <w:p w14:paraId="05BD0349" w14:textId="218CDA7A"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sidR="00B63991">
        <w:rPr>
          <w:rFonts w:ascii="Times New Roman" w:hAnsi="Times New Roman" w:cs="Times New Roman"/>
          <w:sz w:val="20"/>
          <w:szCs w:val="20"/>
        </w:rPr>
        <w:t xml:space="preserve"> (</w:t>
      </w:r>
      <w:r w:rsidR="00B63991" w:rsidRPr="00B63991">
        <w:rPr>
          <w:rFonts w:ascii="Times New Roman" w:hAnsi="Times New Roman" w:cs="Times New Roman"/>
          <w:sz w:val="20"/>
          <w:szCs w:val="20"/>
          <w:lang w:val="en-US"/>
        </w:rPr>
        <w:t>these were all preceded</w:t>
      </w:r>
      <w:r w:rsidR="00B63991">
        <w:rPr>
          <w:rFonts w:ascii="Times New Roman" w:hAnsi="Times New Roman" w:cs="Times New Roman"/>
          <w:sz w:val="20"/>
          <w:szCs w:val="20"/>
          <w:lang w:val="en-US"/>
        </w:rPr>
        <w:t>)</w:t>
      </w:r>
    </w:p>
    <w:p w14:paraId="3F33B41A" w14:textId="0599D976"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sidR="00B63991">
        <w:rPr>
          <w:rFonts w:ascii="Times New Roman" w:hAnsi="Times New Roman" w:cs="Times New Roman"/>
          <w:sz w:val="20"/>
          <w:szCs w:val="20"/>
        </w:rPr>
        <w:t xml:space="preserve"> (all were adult)</w:t>
      </w:r>
    </w:p>
    <w:p w14:paraId="3D912635" w14:textId="0AA2E177"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sidR="00B63991">
        <w:rPr>
          <w:rFonts w:ascii="Times New Roman" w:hAnsi="Times New Roman" w:cs="Times New Roman"/>
          <w:sz w:val="20"/>
          <w:szCs w:val="20"/>
        </w:rPr>
        <w:t xml:space="preserve"> (all were not orphan (except maybe HD)</w:t>
      </w:r>
    </w:p>
    <w:p w14:paraId="04739427" w14:textId="0B7A7C63" w:rsidR="00D03516" w:rsidRPr="00D03516" w:rsidRDefault="00D03516">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sidR="00B63991">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sidR="00B63991">
        <w:rPr>
          <w:rFonts w:ascii="Times New Roman" w:hAnsi="Times New Roman" w:cs="Times New Roman"/>
          <w:sz w:val="20"/>
          <w:szCs w:val="20"/>
        </w:rPr>
        <w:t>)</w:t>
      </w:r>
    </w:p>
    <w:p w14:paraId="610747ED" w14:textId="2AA1946A" w:rsidR="00D03516" w:rsidRDefault="00D03516">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65FE5A3D" w14:textId="68FA9038" w:rsidR="00D23A4F" w:rsidRPr="00D23A4F" w:rsidRDefault="00D23A4F" w:rsidP="00D23A4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3C775C9" w14:textId="7B27B923" w:rsidR="00D23A4F" w:rsidRDefault="00D23A4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Moral econ-did not use neg used nonpositive</w:t>
      </w:r>
    </w:p>
    <w:p w14:paraId="3DF662FC" w14:textId="10ABAF1A" w:rsidR="00D23A4F" w:rsidRPr="00D23A4F" w:rsidRDefault="00D23A4F" w:rsidP="00D23A4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02793787" w14:textId="374DACAC" w:rsidR="00D23A4F" w:rsidRPr="00D23A4F" w:rsidRDefault="00D23A4F" w:rsidP="00D23A4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129B54D" w14:textId="6216B763" w:rsidR="00B55CA3" w:rsidRPr="00B55CA3" w:rsidRDefault="00B55CA3" w:rsidP="00B55CA3">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available </w:t>
      </w:r>
    </w:p>
    <w:p w14:paraId="1613C34E" w14:textId="66374613" w:rsidR="00D03516" w:rsidRDefault="00D03516" w:rsidP="00D03516">
      <w:pPr>
        <w:rPr>
          <w:sz w:val="20"/>
          <w:szCs w:val="20"/>
        </w:rPr>
      </w:pPr>
    </w:p>
    <w:p w14:paraId="5E9302BD" w14:textId="77777777" w:rsidR="00F62160" w:rsidRPr="00D03516" w:rsidRDefault="00F62160" w:rsidP="00D03516">
      <w:pPr>
        <w:rPr>
          <w:sz w:val="20"/>
          <w:szCs w:val="20"/>
        </w:rPr>
      </w:pPr>
    </w:p>
    <w:sectPr w:rsidR="00F62160"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3:06:00Z" w:initials="HM">
    <w:p w14:paraId="0726683B" w14:textId="77777777" w:rsidR="00DD001C" w:rsidRDefault="00DD001C" w:rsidP="00FC4F9F">
      <w:r>
        <w:rPr>
          <w:rStyle w:val="CommentReference"/>
        </w:rPr>
        <w:annotationRef/>
      </w:r>
      <w:r>
        <w:rPr>
          <w:rFonts w:asciiTheme="minorHAnsi" w:eastAsiaTheme="minorHAnsi" w:hAnsiTheme="minorHAnsi" w:cstheme="minorBidi"/>
          <w:sz w:val="20"/>
          <w:szCs w:val="20"/>
          <w:lang w:val="en-CA"/>
        </w:rPr>
        <w:t>i)      Preclinical for any disease like CIS or people with AD mutation does not count only MCI or prodromal with probable diagnosis of AD or MS</w:t>
      </w:r>
    </w:p>
    <w:p w14:paraId="4E820DA9" w14:textId="77777777" w:rsidR="00DD001C" w:rsidRDefault="00DD001C" w:rsidP="00FC4F9F"/>
  </w:comment>
  <w:comment w:id="1" w:author="Hannah Marie Moyer, Ms" w:date="2023-01-30T16:15:00Z" w:initials="HM">
    <w:p w14:paraId="3F51C75B" w14:textId="77777777" w:rsidR="00E52086" w:rsidRDefault="00E52086" w:rsidP="00F37399">
      <w:r>
        <w:rPr>
          <w:rStyle w:val="CommentReference"/>
        </w:rPr>
        <w:annotationRef/>
      </w:r>
      <w:r>
        <w:rPr>
          <w:rFonts w:asciiTheme="minorHAnsi" w:eastAsiaTheme="minorHAnsi" w:hAnsiTheme="minorHAnsi" w:cstheme="minorBidi"/>
          <w:sz w:val="20"/>
          <w:szCs w:val="20"/>
          <w:lang w:val="en-CA"/>
        </w:rPr>
        <w:t>pharmacological endpoints?</w:t>
      </w:r>
    </w:p>
    <w:p w14:paraId="6B1F47C9" w14:textId="77777777" w:rsidR="00E52086" w:rsidRDefault="00E52086" w:rsidP="00F37399"/>
  </w:comment>
  <w:comment w:id="2" w:author="Hannah Marie Moyer, Ms" w:date="2023-01-30T16:17:00Z" w:initials="HM">
    <w:p w14:paraId="10791EC9" w14:textId="77777777" w:rsidR="00E52086" w:rsidRDefault="00E52086" w:rsidP="00792E39">
      <w:r>
        <w:rPr>
          <w:rStyle w:val="CommentReference"/>
        </w:rPr>
        <w:annotationRef/>
      </w:r>
      <w:r>
        <w:rPr>
          <w:rFonts w:asciiTheme="minorHAnsi" w:eastAsiaTheme="minorHAnsi" w:hAnsiTheme="minorHAnsi" w:cstheme="minorBidi"/>
          <w:sz w:val="20"/>
          <w:szCs w:val="20"/>
          <w:lang w:val="en-CA"/>
        </w:rPr>
        <w:t xml:space="preserve">and surrogate endpoints are ok </w:t>
      </w:r>
    </w:p>
  </w:comment>
  <w:comment w:id="3" w:author="Hannah Marie Moyer, Ms" w:date="2023-01-30T16:17:00Z" w:initials="HM">
    <w:p w14:paraId="3E810487" w14:textId="77777777" w:rsidR="00E52086" w:rsidRDefault="00E52086" w:rsidP="004535E6">
      <w:r>
        <w:rPr>
          <w:rStyle w:val="CommentReference"/>
        </w:rPr>
        <w:annotationRef/>
      </w:r>
      <w:r>
        <w:rPr>
          <w:rFonts w:asciiTheme="minorHAnsi" w:eastAsiaTheme="minorHAnsi" w:hAnsiTheme="minorHAnsi" w:cstheme="minorBidi"/>
          <w:sz w:val="20"/>
          <w:szCs w:val="20"/>
          <w:lang w:val="en-CA"/>
        </w:rPr>
        <w:t>check the final ones excluded for this reason</w:t>
      </w:r>
    </w:p>
  </w:comment>
  <w:comment w:id="4" w:author="Hannah Marie Moyer, Ms" w:date="2022-11-30T10:23:00Z" w:initials="HMMM">
    <w:p w14:paraId="14F9EA83" w14:textId="3E388706"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5"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6" w:author="Hannah Marie Moyer, Ms" w:date="2023-01-17T14:42:00Z" w:initials="HM">
    <w:p w14:paraId="365BBC2C" w14:textId="77777777" w:rsidR="00B866F6" w:rsidRDefault="00B866F6" w:rsidP="008731F1">
      <w:r>
        <w:rPr>
          <w:rStyle w:val="CommentReference"/>
        </w:rPr>
        <w:annotationRef/>
      </w:r>
      <w:r>
        <w:rPr>
          <w:rFonts w:asciiTheme="minorHAnsi" w:eastAsiaTheme="minorHAnsi" w:hAnsiTheme="minorHAnsi" w:cstheme="minorBidi"/>
          <w:sz w:val="20"/>
          <w:szCs w:val="20"/>
          <w:lang w:val="en-CA"/>
        </w:rPr>
        <w:t xml:space="preserve">check this-is it consitant with how we looked at p2s  when there were multiple endpoints </w:t>
      </w:r>
    </w:p>
    <w:p w14:paraId="784EB3B4" w14:textId="77777777" w:rsidR="00B866F6" w:rsidRDefault="00B866F6" w:rsidP="008731F1">
      <w:r>
        <w:rPr>
          <w:rFonts w:asciiTheme="minorHAnsi" w:eastAsiaTheme="minorHAnsi" w:hAnsiTheme="minorHAnsi" w:cstheme="minorBidi"/>
          <w:sz w:val="20"/>
          <w:szCs w:val="20"/>
          <w:lang w:val="en-CA"/>
        </w:rPr>
        <w:t xml:space="preserve">go through all p3 triasl that were pos and find the group that we called positive when one pos and one neg- was positivity defined? </w:t>
      </w:r>
    </w:p>
    <w:p w14:paraId="370FAF16" w14:textId="77777777" w:rsidR="00B866F6" w:rsidRDefault="00B866F6" w:rsidP="008731F1"/>
  </w:comment>
  <w:comment w:id="7" w:author="Hannah Marie Moyer, Ms" w:date="2023-01-30T13:54:00Z" w:initials="HM">
    <w:p w14:paraId="09E21B6E" w14:textId="77777777" w:rsidR="009F5C48" w:rsidRDefault="009F5C48" w:rsidP="00982273">
      <w:r>
        <w:rPr>
          <w:rStyle w:val="CommentReference"/>
        </w:rPr>
        <w:annotationRef/>
      </w:r>
      <w:r>
        <w:rPr>
          <w:rFonts w:asciiTheme="minorHAnsi" w:eastAsiaTheme="minorHAnsi" w:hAnsiTheme="minorHAnsi" w:cstheme="minorBidi"/>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20DA9" w15:done="0"/>
  <w15:commentEx w15:paraId="6B1F47C9" w15:done="0"/>
  <w15:commentEx w15:paraId="10791EC9" w15:paraIdParent="6B1F47C9" w15:done="0"/>
  <w15:commentEx w15:paraId="3E810487" w15:paraIdParent="6B1F47C9" w15:done="0"/>
  <w15:commentEx w15:paraId="14F9EA83" w15:done="0"/>
  <w15:commentEx w15:paraId="6224AD2E" w15:paraIdParent="14F9EA83" w15:done="0"/>
  <w15:commentEx w15:paraId="370FAF16" w15:done="0"/>
  <w15:commentEx w15:paraId="09E21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1BBC" w16cex:dateUtc="2023-01-17T18:06:00Z"/>
  <w16cex:commentExtensible w16cex:durableId="27826B95" w16cex:dateUtc="2023-01-30T21:15:00Z"/>
  <w16cex:commentExtensible w16cex:durableId="27826C15" w16cex:dateUtc="2023-01-30T21:17:00Z"/>
  <w16cex:commentExtensible w16cex:durableId="27826C1F" w16cex:dateUtc="2023-01-30T21:17:00Z"/>
  <w16cex:commentExtensible w16cex:durableId="2731AD8B" w16cex:dateUtc="2022-11-30T15:23:00Z"/>
  <w16cex:commentExtensible w16cex:durableId="2731ADC1" w16cex:dateUtc="2022-11-30T15:24:00Z"/>
  <w16cex:commentExtensible w16cex:durableId="2771326D" w16cex:dateUtc="2023-01-17T19:42:00Z"/>
  <w16cex:commentExtensible w16cex:durableId="27824A7A" w16cex:dateUtc="2023-01-30T18: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20DA9" w16cid:durableId="27711BBC"/>
  <w16cid:commentId w16cid:paraId="6B1F47C9" w16cid:durableId="27826B95"/>
  <w16cid:commentId w16cid:paraId="10791EC9" w16cid:durableId="27826C15"/>
  <w16cid:commentId w16cid:paraId="3E810487" w16cid:durableId="27826C1F"/>
  <w16cid:commentId w16cid:paraId="14F9EA83" w16cid:durableId="2731AD8B"/>
  <w16cid:commentId w16cid:paraId="6224AD2E" w16cid:durableId="2731ADC1"/>
  <w16cid:commentId w16cid:paraId="370FAF16" w16cid:durableId="2771326D"/>
  <w16cid:commentId w16cid:paraId="09E21B6E" w16cid:durableId="27824A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871460679">
    <w:abstractNumId w:val="11"/>
  </w:num>
  <w:num w:numId="2" w16cid:durableId="2139953559">
    <w:abstractNumId w:val="4"/>
  </w:num>
  <w:num w:numId="3" w16cid:durableId="1913082645">
    <w:abstractNumId w:val="8"/>
  </w:num>
  <w:num w:numId="4" w16cid:durableId="1688602409">
    <w:abstractNumId w:val="9"/>
  </w:num>
  <w:num w:numId="5" w16cid:durableId="485707739">
    <w:abstractNumId w:val="0"/>
  </w:num>
  <w:num w:numId="6" w16cid:durableId="421100020">
    <w:abstractNumId w:val="6"/>
  </w:num>
  <w:num w:numId="7" w16cid:durableId="1408068164">
    <w:abstractNumId w:val="1"/>
  </w:num>
  <w:num w:numId="8" w16cid:durableId="1404331513">
    <w:abstractNumId w:val="5"/>
  </w:num>
  <w:num w:numId="9" w16cid:durableId="437526639">
    <w:abstractNumId w:val="13"/>
  </w:num>
  <w:num w:numId="10" w16cid:durableId="1948808762">
    <w:abstractNumId w:val="3"/>
  </w:num>
  <w:num w:numId="11" w16cid:durableId="65417885">
    <w:abstractNumId w:val="10"/>
  </w:num>
  <w:num w:numId="12" w16cid:durableId="149950283">
    <w:abstractNumId w:val="2"/>
  </w:num>
  <w:num w:numId="13" w16cid:durableId="690029904">
    <w:abstractNumId w:val="7"/>
  </w:num>
  <w:num w:numId="14" w16cid:durableId="1061060062">
    <w:abstractNumId w:val="1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110939"/>
    <w:rsid w:val="00116AD2"/>
    <w:rsid w:val="00123E68"/>
    <w:rsid w:val="00133F23"/>
    <w:rsid w:val="0013426C"/>
    <w:rsid w:val="0013770F"/>
    <w:rsid w:val="00146D34"/>
    <w:rsid w:val="00146D3C"/>
    <w:rsid w:val="001502BD"/>
    <w:rsid w:val="0015082A"/>
    <w:rsid w:val="00156A3E"/>
    <w:rsid w:val="001616CA"/>
    <w:rsid w:val="0016339D"/>
    <w:rsid w:val="00170808"/>
    <w:rsid w:val="00172B42"/>
    <w:rsid w:val="00173973"/>
    <w:rsid w:val="00187F19"/>
    <w:rsid w:val="00191712"/>
    <w:rsid w:val="00192043"/>
    <w:rsid w:val="00192D44"/>
    <w:rsid w:val="001A0579"/>
    <w:rsid w:val="001A5821"/>
    <w:rsid w:val="001B3C7B"/>
    <w:rsid w:val="001B52CF"/>
    <w:rsid w:val="001B5FD4"/>
    <w:rsid w:val="001B62DF"/>
    <w:rsid w:val="001B66D9"/>
    <w:rsid w:val="001D2E5D"/>
    <w:rsid w:val="001D484E"/>
    <w:rsid w:val="001D4A6E"/>
    <w:rsid w:val="001F3532"/>
    <w:rsid w:val="001F5863"/>
    <w:rsid w:val="00203A89"/>
    <w:rsid w:val="00206AD1"/>
    <w:rsid w:val="00222532"/>
    <w:rsid w:val="0022789A"/>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914"/>
    <w:rsid w:val="00346985"/>
    <w:rsid w:val="00347373"/>
    <w:rsid w:val="00353424"/>
    <w:rsid w:val="00357828"/>
    <w:rsid w:val="0036000B"/>
    <w:rsid w:val="0037305F"/>
    <w:rsid w:val="003876E0"/>
    <w:rsid w:val="00393B0F"/>
    <w:rsid w:val="003A06EF"/>
    <w:rsid w:val="003A2457"/>
    <w:rsid w:val="003A2573"/>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6100D"/>
    <w:rsid w:val="004624EE"/>
    <w:rsid w:val="00471564"/>
    <w:rsid w:val="0047174D"/>
    <w:rsid w:val="0047462A"/>
    <w:rsid w:val="00476F69"/>
    <w:rsid w:val="004850C8"/>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690D"/>
    <w:rsid w:val="005514BB"/>
    <w:rsid w:val="00562983"/>
    <w:rsid w:val="005640D7"/>
    <w:rsid w:val="005678C8"/>
    <w:rsid w:val="00572D75"/>
    <w:rsid w:val="00582126"/>
    <w:rsid w:val="0059108D"/>
    <w:rsid w:val="005B6E94"/>
    <w:rsid w:val="005C27D0"/>
    <w:rsid w:val="005D313D"/>
    <w:rsid w:val="005D6AC2"/>
    <w:rsid w:val="005F6B29"/>
    <w:rsid w:val="005F7755"/>
    <w:rsid w:val="00601F96"/>
    <w:rsid w:val="006060BD"/>
    <w:rsid w:val="00612623"/>
    <w:rsid w:val="00613FD7"/>
    <w:rsid w:val="00616A55"/>
    <w:rsid w:val="00616CB4"/>
    <w:rsid w:val="00617A2A"/>
    <w:rsid w:val="0062045C"/>
    <w:rsid w:val="00625272"/>
    <w:rsid w:val="00627BF4"/>
    <w:rsid w:val="006321FE"/>
    <w:rsid w:val="006367E3"/>
    <w:rsid w:val="0064051B"/>
    <w:rsid w:val="006466EC"/>
    <w:rsid w:val="00652DD1"/>
    <w:rsid w:val="00652DFA"/>
    <w:rsid w:val="00656F9E"/>
    <w:rsid w:val="00660526"/>
    <w:rsid w:val="0066364D"/>
    <w:rsid w:val="0066441B"/>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31F5C"/>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6027"/>
    <w:rsid w:val="007B3F98"/>
    <w:rsid w:val="007B6E1E"/>
    <w:rsid w:val="007C28EF"/>
    <w:rsid w:val="007C46F3"/>
    <w:rsid w:val="007D2ADD"/>
    <w:rsid w:val="007E4333"/>
    <w:rsid w:val="007E5927"/>
    <w:rsid w:val="007E6527"/>
    <w:rsid w:val="007E78AB"/>
    <w:rsid w:val="007F79D4"/>
    <w:rsid w:val="008024C5"/>
    <w:rsid w:val="00811B48"/>
    <w:rsid w:val="00813363"/>
    <w:rsid w:val="00817A85"/>
    <w:rsid w:val="008364D9"/>
    <w:rsid w:val="00842B6F"/>
    <w:rsid w:val="00842E2D"/>
    <w:rsid w:val="00844D90"/>
    <w:rsid w:val="00853055"/>
    <w:rsid w:val="008537AC"/>
    <w:rsid w:val="00854D0A"/>
    <w:rsid w:val="0085606A"/>
    <w:rsid w:val="0086420A"/>
    <w:rsid w:val="00864FAC"/>
    <w:rsid w:val="008717FD"/>
    <w:rsid w:val="0087267B"/>
    <w:rsid w:val="00892AAE"/>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2092A"/>
    <w:rsid w:val="00924457"/>
    <w:rsid w:val="0092786F"/>
    <w:rsid w:val="00932A08"/>
    <w:rsid w:val="00933FFE"/>
    <w:rsid w:val="00935DE3"/>
    <w:rsid w:val="009524C7"/>
    <w:rsid w:val="00957A83"/>
    <w:rsid w:val="009627DA"/>
    <w:rsid w:val="00963238"/>
    <w:rsid w:val="00964769"/>
    <w:rsid w:val="00984B92"/>
    <w:rsid w:val="009866A4"/>
    <w:rsid w:val="00991BC0"/>
    <w:rsid w:val="00991F4A"/>
    <w:rsid w:val="009A7489"/>
    <w:rsid w:val="009C6DF8"/>
    <w:rsid w:val="009D53CD"/>
    <w:rsid w:val="009D7DDC"/>
    <w:rsid w:val="009E05C5"/>
    <w:rsid w:val="009E2F32"/>
    <w:rsid w:val="009E38FF"/>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611D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13AC"/>
    <w:rsid w:val="00AF3F3F"/>
    <w:rsid w:val="00B01DB2"/>
    <w:rsid w:val="00B152ED"/>
    <w:rsid w:val="00B15910"/>
    <w:rsid w:val="00B15A42"/>
    <w:rsid w:val="00B16268"/>
    <w:rsid w:val="00B20D31"/>
    <w:rsid w:val="00B218EF"/>
    <w:rsid w:val="00B3323F"/>
    <w:rsid w:val="00B46FE1"/>
    <w:rsid w:val="00B53D6A"/>
    <w:rsid w:val="00B5510E"/>
    <w:rsid w:val="00B55CA3"/>
    <w:rsid w:val="00B56D1E"/>
    <w:rsid w:val="00B60D23"/>
    <w:rsid w:val="00B62AD0"/>
    <w:rsid w:val="00B63991"/>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CFA"/>
    <w:rsid w:val="00BD3A63"/>
    <w:rsid w:val="00BD5E3E"/>
    <w:rsid w:val="00BE107E"/>
    <w:rsid w:val="00BF401D"/>
    <w:rsid w:val="00C10828"/>
    <w:rsid w:val="00C1458C"/>
    <w:rsid w:val="00C14B6D"/>
    <w:rsid w:val="00C22438"/>
    <w:rsid w:val="00C2390E"/>
    <w:rsid w:val="00C27CC5"/>
    <w:rsid w:val="00C4605C"/>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7236"/>
    <w:rsid w:val="00D92D5E"/>
    <w:rsid w:val="00DA1038"/>
    <w:rsid w:val="00DA4446"/>
    <w:rsid w:val="00DB2F6D"/>
    <w:rsid w:val="00DB4E0B"/>
    <w:rsid w:val="00DC5BCC"/>
    <w:rsid w:val="00DD001C"/>
    <w:rsid w:val="00DD6BA3"/>
    <w:rsid w:val="00DE277A"/>
    <w:rsid w:val="00DE440B"/>
    <w:rsid w:val="00DE54F1"/>
    <w:rsid w:val="00DF23D5"/>
    <w:rsid w:val="00DF3989"/>
    <w:rsid w:val="00DF7404"/>
    <w:rsid w:val="00E0231D"/>
    <w:rsid w:val="00E032B2"/>
    <w:rsid w:val="00E0343E"/>
    <w:rsid w:val="00E05A80"/>
    <w:rsid w:val="00E37914"/>
    <w:rsid w:val="00E417B2"/>
    <w:rsid w:val="00E432B5"/>
    <w:rsid w:val="00E505A2"/>
    <w:rsid w:val="00E52086"/>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E2EA5"/>
    <w:rsid w:val="00EE5EFF"/>
    <w:rsid w:val="00EE6AFC"/>
    <w:rsid w:val="00EF1273"/>
    <w:rsid w:val="00EF66B2"/>
    <w:rsid w:val="00F02CEB"/>
    <w:rsid w:val="00F078BE"/>
    <w:rsid w:val="00F10246"/>
    <w:rsid w:val="00F15A7C"/>
    <w:rsid w:val="00F169B2"/>
    <w:rsid w:val="00F22CDC"/>
    <w:rsid w:val="00F25AA1"/>
    <w:rsid w:val="00F27FB1"/>
    <w:rsid w:val="00F333FF"/>
    <w:rsid w:val="00F45C90"/>
    <w:rsid w:val="00F54A90"/>
    <w:rsid w:val="00F564DC"/>
    <w:rsid w:val="00F62160"/>
    <w:rsid w:val="00F642C7"/>
    <w:rsid w:val="00F71BCB"/>
    <w:rsid w:val="00F76EFF"/>
    <w:rsid w:val="00F8416E"/>
    <w:rsid w:val="00F903FC"/>
    <w:rsid w:val="00F91195"/>
    <w:rsid w:val="00F9269C"/>
    <w:rsid w:val="00F93BB0"/>
    <w:rsid w:val="00F943EA"/>
    <w:rsid w:val="00F95054"/>
    <w:rsid w:val="00F969C6"/>
    <w:rsid w:val="00FA487C"/>
    <w:rsid w:val="00FA5E0D"/>
    <w:rsid w:val="00FA6BB3"/>
    <w:rsid w:val="00FC1941"/>
    <w:rsid w:val="00FC2D25"/>
    <w:rsid w:val="00FC3816"/>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7</TotalTime>
  <Pages>5</Pages>
  <Words>2532</Words>
  <Characters>1443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78</cp:revision>
  <dcterms:created xsi:type="dcterms:W3CDTF">2023-01-17T20:00:00Z</dcterms:created>
  <dcterms:modified xsi:type="dcterms:W3CDTF">2023-03-03T20:22:00Z</dcterms:modified>
</cp:coreProperties>
</file>